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13C60" w:rsidRPr="00D13C60" w:rsidRDefault="00D13C60" w:rsidP="000275E7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shd w:val="clear" w:color="auto" w:fill="FFFFFF"/>
          <w:lang w:val="en-US"/>
        </w:rPr>
      </w:pPr>
      <w:r w:rsidRPr="0068178C">
        <w:rPr>
          <w:rFonts w:ascii="Times New Roman" w:hAnsi="Times New Roman" w:cs="Times New Roman"/>
          <w:b/>
          <w:i/>
          <w:sz w:val="24"/>
          <w:szCs w:val="24"/>
          <w:shd w:val="clear" w:color="auto" w:fill="FFFFFF"/>
          <w:lang w:val="en-US"/>
        </w:rPr>
        <w:t xml:space="preserve">P. aeruginosa </w:t>
      </w:r>
      <w:r w:rsidRPr="00A51E1A">
        <w:rPr>
          <w:rFonts w:ascii="Times New Roman" w:hAnsi="Times New Roman" w:cs="Times New Roman"/>
          <w:b/>
          <w:sz w:val="24"/>
          <w:szCs w:val="24"/>
          <w:shd w:val="clear" w:color="auto" w:fill="FFFFFF"/>
          <w:lang w:val="en-US"/>
        </w:rPr>
        <w:t xml:space="preserve">strain </w:t>
      </w:r>
      <w:r>
        <w:rPr>
          <w:rFonts w:ascii="Times New Roman" w:hAnsi="Times New Roman" w:cs="Times New Roman"/>
          <w:b/>
          <w:sz w:val="24"/>
          <w:szCs w:val="24"/>
          <w:shd w:val="clear" w:color="auto" w:fill="FFFFFF"/>
          <w:lang w:val="en-US"/>
        </w:rPr>
        <w:t>PAK genome sequencing</w:t>
      </w:r>
    </w:p>
    <w:p w:rsidR="00D13C60" w:rsidRPr="0068178C" w:rsidRDefault="00D13C60" w:rsidP="000275E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pPr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Genomic DNA was isolated from </w:t>
      </w:r>
      <w:r w:rsidRPr="0068178C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US"/>
        </w:rPr>
        <w:t>P. aeruginosa</w:t>
      </w:r>
      <w:r w:rsidRPr="00FB4515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strain </w:t>
      </w:r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PAK using a </w:t>
      </w:r>
      <w:proofErr w:type="spellStart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DNeasy</w:t>
      </w:r>
      <w:proofErr w:type="spellEnd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Blood and Tissue Kit (</w:t>
      </w:r>
      <w:proofErr w:type="spellStart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Qiagen</w:t>
      </w:r>
      <w:proofErr w:type="spellEnd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). DNA was fragmented to 3 kb fragments for mate-paired library preparation by </w:t>
      </w:r>
      <w:proofErr w:type="spellStart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hydroshearing</w:t>
      </w:r>
      <w:proofErr w:type="spellEnd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, followed by </w:t>
      </w:r>
      <w:proofErr w:type="spellStart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AMPure</w:t>
      </w:r>
      <w:proofErr w:type="spellEnd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bead purification (Beckman Coulter). Fragment size was verified by </w:t>
      </w:r>
      <w:proofErr w:type="spellStart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Bioanalyzer</w:t>
      </w:r>
      <w:proofErr w:type="spellEnd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(Agilent). DNA fragments were end polished with T4 DNA polymerase and T4 PNK (NEB) and purified using a </w:t>
      </w:r>
      <w:proofErr w:type="spellStart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QIAquick</w:t>
      </w:r>
      <w:proofErr w:type="spellEnd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spin column (</w:t>
      </w:r>
      <w:proofErr w:type="spellStart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Qiagen</w:t>
      </w:r>
      <w:proofErr w:type="spellEnd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). Roche circularization adapters were ligated to genomic DNA fragments with NEB quick ligase and purified with </w:t>
      </w:r>
      <w:proofErr w:type="spellStart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QIAquick</w:t>
      </w:r>
      <w:proofErr w:type="spellEnd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spin columns. </w:t>
      </w:r>
      <w:proofErr w:type="spellStart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AMPure</w:t>
      </w:r>
      <w:proofErr w:type="spellEnd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beads were used to size select DNA. A fill-in reaction was carried out with </w:t>
      </w:r>
      <w:proofErr w:type="spellStart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Bst</w:t>
      </w:r>
      <w:proofErr w:type="spellEnd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polymerase and reactions products were purified with </w:t>
      </w:r>
      <w:proofErr w:type="spellStart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QIAquick</w:t>
      </w:r>
      <w:proofErr w:type="spellEnd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spin columns. DNA fragments were circularized 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using </w:t>
      </w:r>
      <w:proofErr w:type="spellStart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Cre</w:t>
      </w:r>
      <w:proofErr w:type="spellEnd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recombinase, while remaining linear DNA fragments were degraded by treatment with Plasmid-safe DNase and exonuclease I, followed by clean-up on </w:t>
      </w:r>
      <w:proofErr w:type="spellStart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QIAquick</w:t>
      </w:r>
      <w:proofErr w:type="spellEnd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spin columns. Circularized DNA was fragmented by nebulization in nebulization buffer at 32, 40, and 42 psi for 2 m each to achieve the desired DNA fragment sizes for sequencing. After each nebulization step DNA fragments were purified with </w:t>
      </w:r>
      <w:proofErr w:type="spellStart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MinElute</w:t>
      </w:r>
      <w:proofErr w:type="spellEnd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columns (</w:t>
      </w:r>
      <w:proofErr w:type="spellStart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Qiagen</w:t>
      </w:r>
      <w:proofErr w:type="spellEnd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) and sizes were determined by </w:t>
      </w:r>
      <w:proofErr w:type="spellStart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Bioanalyzer</w:t>
      </w:r>
      <w:proofErr w:type="spellEnd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. Fragmented DNA was end-polished as described above and purified with </w:t>
      </w:r>
      <w:proofErr w:type="spellStart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QIAquick</w:t>
      </w:r>
      <w:proofErr w:type="spellEnd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spin columns. Purified fragments were immobilized on </w:t>
      </w:r>
      <w:proofErr w:type="spellStart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Dynabeads</w:t>
      </w:r>
      <w:proofErr w:type="spellEnd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M-270 streptavidin beads (Life Technologies), and library adapters were ligated to immobilized fragments with NEB quick ligase. Adapter-ligated library fragments were washed and fill-in reactions were performed on immobilized library fragments, as described above. The immobilized library was washed and PCR amplified with library amplification primers (Roche) using GC-rich enzyme mix (Roche). Final library size selection was performed by </w:t>
      </w:r>
      <w:proofErr w:type="spellStart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AMPure</w:t>
      </w:r>
      <w:proofErr w:type="spellEnd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bead purification. The size-selected library was bound to </w:t>
      </w:r>
      <w:proofErr w:type="spellStart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Dynabeads</w:t>
      </w:r>
      <w:proofErr w:type="spellEnd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M-270 streptavidin beads rotating for 15 m at 25</w:t>
      </w:r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sym w:font="Symbol" w:char="F0B0"/>
      </w:r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C. Finally, ssDNA library fragments were eluted from beads with 0.125 N sodium hydroxide and purified with </w:t>
      </w:r>
      <w:proofErr w:type="spellStart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MinElute</w:t>
      </w:r>
      <w:proofErr w:type="spellEnd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spin columns.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lastRenderedPageBreak/>
        <w:t>P</w:t>
      </w:r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yrosequencing was performed on a Roche 454 FLX system with Titanium chemistry at the University of Texas Genomic Sequencing and Analysis Facility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and </w:t>
      </w:r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generated 634,299 raw sequencing reads for 138,694,143 </w:t>
      </w:r>
      <w:proofErr w:type="spellStart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bp</w:t>
      </w:r>
      <w:r w:rsidR="000275E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.</w:t>
      </w:r>
      <w:proofErr w:type="spellEnd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proofErr w:type="gramStart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Using</w:t>
      </w:r>
      <w:proofErr w:type="gramEnd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the mate-paired information, reads were assembled into </w:t>
      </w:r>
      <w:proofErr w:type="spellStart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contigs</w:t>
      </w:r>
      <w:proofErr w:type="spellEnd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and scaffolds with the </w:t>
      </w:r>
      <w:proofErr w:type="spellStart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Newbler</w:t>
      </w:r>
      <w:proofErr w:type="spellEnd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assembler software version 2.3. The draft assembly of ~6.3 </w:t>
      </w:r>
      <w:proofErr w:type="spellStart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Mbp</w:t>
      </w:r>
      <w:proofErr w:type="spellEnd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consists of 9 scaffolds, 490 large </w:t>
      </w:r>
      <w:proofErr w:type="spellStart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contigs</w:t>
      </w:r>
      <w:proofErr w:type="spellEnd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, and 616 total </w:t>
      </w:r>
      <w:proofErr w:type="spellStart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contigs</w:t>
      </w:r>
      <w:proofErr w:type="spellEnd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. The n50 scaffold size was 1,405,330 </w:t>
      </w:r>
      <w:proofErr w:type="spellStart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bp</w:t>
      </w:r>
      <w:proofErr w:type="spellEnd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and the mean scaffold size was 713,656 </w:t>
      </w:r>
      <w:proofErr w:type="spellStart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bp.</w:t>
      </w:r>
      <w:proofErr w:type="spellEnd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The n50 </w:t>
      </w:r>
      <w:proofErr w:type="spellStart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contig</w:t>
      </w:r>
      <w:proofErr w:type="spellEnd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size was 27,011 </w:t>
      </w:r>
      <w:proofErr w:type="spellStart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bp</w:t>
      </w:r>
      <w:proofErr w:type="spellEnd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and the mean </w:t>
      </w:r>
      <w:proofErr w:type="spellStart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contig</w:t>
      </w:r>
      <w:proofErr w:type="spellEnd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size was 12,860 </w:t>
      </w:r>
      <w:proofErr w:type="spellStart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bp.</w:t>
      </w:r>
      <w:proofErr w:type="spellEnd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The draft genome was annotated at the University of Maryland Institute for Genomic Sciences using the IGS Prokaryotic Annotation Pipeline</w:t>
      </w:r>
      <w:r w:rsidR="000275E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0275E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begin"/>
      </w:r>
      <w:r w:rsidR="000275E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 xml:space="preserve"> ADDIN EN.CITE &lt;EndNote&gt;&lt;Cite&gt;&lt;Author&gt;Galens&lt;/Author&gt;&lt;Year&gt;2011&lt;/Year&gt;&lt;RecNum&gt;8&lt;/RecNum&gt;&lt;DisplayText&gt;[1]&lt;/DisplayText&gt;&lt;record&gt;&lt;rec-number&gt;8&lt;/rec-number&gt;&lt;foreign-keys&gt;&lt;key app="EN" db-id="wttvevz5ppetz7efzd35ap9mv5axdspp9x5v" timestamp="1457087644"&gt;8&lt;/key&gt;&lt;/foreign-keys&gt;&lt;ref-type name="Journal Article"&gt;17&lt;/ref-type&gt;&lt;contributors&gt;&lt;authors&gt;&lt;author&gt;Galens, K.&lt;/author&gt;&lt;author&gt;Orvis, J.&lt;/author&gt;&lt;author&gt;Daugherty, S.&lt;/author&gt;&lt;author&gt;Creasy, H. H.&lt;/author&gt;&lt;author&gt;Angiuoli, S.&lt;/author&gt;&lt;author&gt;White, O.&lt;/author&gt;&lt;author&gt;Wortman, J.&lt;/author&gt;&lt;author&gt;Mahurkar, A.&lt;/author&gt;&lt;author&gt;Giglio, M. G.&lt;/author&gt;&lt;/authors&gt;&lt;/contributors&gt;&lt;auth-address&gt;Institute for Genome Sciences, University of Maryland School of Medicine, Baltimore, MD, USA.&lt;/auth-address&gt;&lt;titles&gt;&lt;title&gt;The IGS Standard Operating Procedure for Automated Prokaryotic Annotation&lt;/title&gt;&lt;secondary-title&gt;Stand Genomic Sci&lt;/secondary-title&gt;&lt;/titles&gt;&lt;periodical&gt;&lt;full-title&gt;Stand Genomic Sci&lt;/full-title&gt;&lt;/periodical&gt;&lt;pages&gt;244-51&lt;/pages&gt;&lt;volume&gt;4&lt;/volume&gt;&lt;number&gt;2&lt;/number&gt;&lt;edition&gt;2011/06/17&lt;/edition&gt;&lt;dates&gt;&lt;year&gt;2011&lt;/year&gt;&lt;pub-dates&gt;&lt;date&gt;Apr 29&lt;/date&gt;&lt;/pub-dates&gt;&lt;/dates&gt;&lt;isbn&gt;1944-3277 (Electronic)&amp;#xD;1944-3277 (Linking)&lt;/isbn&gt;&lt;accession-num&gt;21677861&lt;/accession-num&gt;&lt;urls&gt;&lt;related-urls&gt;&lt;url&gt;http://www.ncbi.nlm.nih.gov/pubmed/21677861&lt;/url&gt;&lt;/related-urls&gt;&lt;/urls&gt;&lt;custom2&gt;3111993&lt;/custom2&gt;&lt;electronic-resource-num&gt;10.4056/sigs.1223234&amp;#xD;sigs.1223234 [pii]&lt;/electronic-resource-num&gt;&lt;language&gt;eng&lt;/language&gt;&lt;/record&gt;&lt;/Cite&gt;&lt;/EndNote&gt;</w:instrText>
      </w:r>
      <w:r w:rsidR="000275E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separate"/>
      </w:r>
      <w:r w:rsidR="000275E7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[1]</w:t>
      </w:r>
      <w:r w:rsidR="000275E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  <w:r w:rsidR="00F672BA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.</w:t>
      </w:r>
    </w:p>
    <w:p w:rsidR="00183B2D" w:rsidRDefault="00D13C60" w:rsidP="000275E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pPr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The draft genome sequence of </w:t>
      </w:r>
      <w:r w:rsidRPr="0068178C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US"/>
        </w:rPr>
        <w:t>P. aeruginosa</w:t>
      </w:r>
      <w:r w:rsidRPr="002730F2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strain </w:t>
      </w:r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PAK has been deposited in </w:t>
      </w:r>
      <w:proofErr w:type="spellStart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GenBank</w:t>
      </w:r>
      <w:proofErr w:type="spellEnd"/>
      <w:r w:rsidRPr="0068178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with accession no. KK037225.1.</w:t>
      </w:r>
    </w:p>
    <w:p w:rsidR="00A12E94" w:rsidRDefault="00A12E94" w:rsidP="000275E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pPr>
    </w:p>
    <w:p w:rsidR="00183B2D" w:rsidRPr="00FD71B6" w:rsidRDefault="00183B2D" w:rsidP="000275E7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shd w:val="clear" w:color="auto" w:fill="FFFFFF"/>
          <w:lang w:val="en-US"/>
        </w:rPr>
      </w:pPr>
      <w:r w:rsidRPr="00FD71B6">
        <w:rPr>
          <w:rFonts w:ascii="Times New Roman" w:hAnsi="Times New Roman" w:cs="Times New Roman"/>
          <w:b/>
          <w:sz w:val="24"/>
          <w:szCs w:val="24"/>
          <w:shd w:val="clear" w:color="auto" w:fill="FFFFFF"/>
          <w:lang w:val="en-US"/>
        </w:rPr>
        <w:t xml:space="preserve">Construction of Pseudomonas PAK </w:t>
      </w:r>
      <w:proofErr w:type="spellStart"/>
      <w:r w:rsidR="00EB4770" w:rsidRPr="00EB4770">
        <w:rPr>
          <w:rFonts w:ascii="Times New Roman" w:hAnsi="Times New Roman" w:cs="Times New Roman"/>
          <w:b/>
          <w:i/>
          <w:sz w:val="24"/>
          <w:szCs w:val="24"/>
          <w:shd w:val="clear" w:color="auto" w:fill="FFFFFF"/>
          <w:lang w:val="en-US"/>
        </w:rPr>
        <w:t>rtcB</w:t>
      </w:r>
      <w:proofErr w:type="spellEnd"/>
      <w:r w:rsidR="00EB4770">
        <w:rPr>
          <w:rFonts w:ascii="Times New Roman" w:hAnsi="Times New Roman" w:cs="Times New Roman"/>
          <w:b/>
          <w:sz w:val="24"/>
          <w:szCs w:val="24"/>
          <w:shd w:val="clear" w:color="auto" w:fill="FFFFFF"/>
          <w:lang w:val="en-US"/>
        </w:rPr>
        <w:t xml:space="preserve"> </w:t>
      </w:r>
      <w:r w:rsidRPr="00FD71B6">
        <w:rPr>
          <w:rFonts w:ascii="Times New Roman" w:hAnsi="Times New Roman" w:cs="Times New Roman"/>
          <w:b/>
          <w:sz w:val="24"/>
          <w:szCs w:val="24"/>
          <w:shd w:val="clear" w:color="auto" w:fill="FFFFFF"/>
          <w:lang w:val="en-US"/>
        </w:rPr>
        <w:t>deletion mutant</w:t>
      </w:r>
    </w:p>
    <w:p w:rsidR="00FD71B6" w:rsidRDefault="00FD71B6" w:rsidP="000275E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pP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In-frame,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scarless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d</w:t>
      </w:r>
      <w:r w:rsidR="00183B2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eletion of PAK_4494 (</w:t>
      </w:r>
      <w:proofErr w:type="spellStart"/>
      <w:r w:rsidR="00183B2D" w:rsidRPr="00183B2D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US"/>
        </w:rPr>
        <w:t>rtcB</w:t>
      </w:r>
      <w:proofErr w:type="spellEnd"/>
      <w:r w:rsidR="00183B2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) gene was performed with two-step allelic exchange as described by </w:t>
      </w:r>
      <w:proofErr w:type="spellStart"/>
      <w:r w:rsidR="00183B2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Hmelo</w:t>
      </w:r>
      <w:proofErr w:type="spellEnd"/>
      <w:r w:rsidR="00183B2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183B2D" w:rsidRPr="00FD71B6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US"/>
        </w:rPr>
        <w:t>et al</w:t>
      </w:r>
      <w:r w:rsidR="00183B2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. (2015)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begin">
          <w:fldData xml:space="preserve">PEVuZE5vdGU+PENpdGU+PEF1dGhvcj5IbWVsbzwvQXV0aG9yPjxZZWFyPjIwMTU8L1llYXI+PFJl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</w:fldData>
        </w:fldChar>
      </w:r>
      <w:r w:rsidR="000275E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 xml:space="preserve"> ADDIN EN.CITE </w:instrText>
      </w:r>
      <w:r w:rsidR="000275E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begin">
          <w:fldData xml:space="preserve">PEVuZE5vdGU+PENpdGU+PEF1dGhvcj5IbWVsbzwvQXV0aG9yPjxZZWFyPjIwMTU8L1llYXI+PFJl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</w:fldData>
        </w:fldChar>
      </w:r>
      <w:r w:rsidR="000275E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 xml:space="preserve"> ADDIN EN.CITE.DATA </w:instrText>
      </w:r>
      <w:r w:rsidR="000275E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r>
      <w:r w:rsidR="000275E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separate"/>
      </w:r>
      <w:r w:rsidR="000275E7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[2]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  <w:r w:rsidR="00183B2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. Briefly, upstream and downstream regions (~500bp length</w:t>
      </w:r>
      <w:r w:rsidR="00A12E94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using Down and Up primers indicated below</w:t>
      </w:r>
      <w:r w:rsidR="00183B2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) of </w:t>
      </w:r>
      <w:proofErr w:type="spellStart"/>
      <w:r w:rsidR="005E5454" w:rsidRPr="005E5454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US"/>
        </w:rPr>
        <w:t>rtcB</w:t>
      </w:r>
      <w:proofErr w:type="spellEnd"/>
      <w:r w:rsidR="00183B2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were PCR amplified and assembled by </w:t>
      </w:r>
      <w:r w:rsidR="005E5454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splicing by-overlap extension</w:t>
      </w:r>
      <w:r w:rsidR="00183B2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-PCR. This deletion allele was cloned into the allelic exchange vector pDONRPEX18Gm subsequently transformed in a conjugative </w:t>
      </w:r>
      <w:r w:rsidR="00183B2D" w:rsidRPr="00183B2D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US"/>
        </w:rPr>
        <w:t xml:space="preserve">E. coli </w:t>
      </w:r>
      <w:r w:rsidR="00183B2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strain 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(e.g. S17λpir) </w:t>
      </w:r>
      <w:r w:rsidR="00183B2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and ultimately transferred to </w:t>
      </w:r>
      <w:r w:rsidR="005E5454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US"/>
        </w:rPr>
        <w:t>P. </w:t>
      </w:r>
      <w:r w:rsidR="00183B2D" w:rsidRPr="00FD71B6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US"/>
        </w:rPr>
        <w:t>aeruginosa</w:t>
      </w:r>
      <w:r w:rsidR="00183B2D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PAK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by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biparental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mating. The deletion mutants were finally selected on no-salt LB agar containing 15% sucrose and checked by Sanger sequencing of the region of interest</w:t>
      </w:r>
      <w:r w:rsidR="00A12E94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using </w:t>
      </w:r>
      <w:proofErr w:type="spellStart"/>
      <w:r w:rsidR="00A12E94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Seq_F</w:t>
      </w:r>
      <w:proofErr w:type="spellEnd"/>
      <w:r w:rsidR="00A12E94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and </w:t>
      </w:r>
      <w:proofErr w:type="spellStart"/>
      <w:r w:rsidR="00A12E94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Seq_R</w:t>
      </w:r>
      <w:proofErr w:type="spellEnd"/>
      <w:r w:rsidR="00A12E94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primers indicated below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.</w:t>
      </w:r>
    </w:p>
    <w:tbl>
      <w:tblPr>
        <w:tblW w:w="9808" w:type="dxa"/>
        <w:tblInd w:w="7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701"/>
        <w:gridCol w:w="8107"/>
      </w:tblGrid>
      <w:tr w:rsidR="00EB4770" w:rsidRPr="00EB4770" w:rsidTr="000275E7">
        <w:trPr>
          <w:trHeight w:val="57"/>
        </w:trPr>
        <w:tc>
          <w:tcPr>
            <w:tcW w:w="1701" w:type="dxa"/>
            <w:shd w:val="clear" w:color="auto" w:fill="auto"/>
            <w:vAlign w:val="bottom"/>
          </w:tcPr>
          <w:p w:rsidR="00EB4770" w:rsidRPr="00EB4770" w:rsidRDefault="00EB4770" w:rsidP="000275E7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EB47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 xml:space="preserve">Primer </w:t>
            </w:r>
            <w:proofErr w:type="spellStart"/>
            <w:r w:rsidRPr="00EB47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name</w:t>
            </w:r>
            <w:proofErr w:type="spellEnd"/>
          </w:p>
        </w:tc>
        <w:tc>
          <w:tcPr>
            <w:tcW w:w="8107" w:type="dxa"/>
            <w:shd w:val="clear" w:color="auto" w:fill="auto"/>
            <w:noWrap/>
            <w:vAlign w:val="center"/>
          </w:tcPr>
          <w:p w:rsidR="00EB4770" w:rsidRPr="00EB4770" w:rsidRDefault="00EB4770" w:rsidP="000275E7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EB47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Sequence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 xml:space="preserve"> (5’- 3’)</w:t>
            </w:r>
          </w:p>
        </w:tc>
      </w:tr>
      <w:tr w:rsidR="00EB4770" w:rsidRPr="00EB4770" w:rsidTr="000275E7">
        <w:trPr>
          <w:trHeight w:val="57"/>
        </w:trPr>
        <w:tc>
          <w:tcPr>
            <w:tcW w:w="1701" w:type="dxa"/>
            <w:shd w:val="clear" w:color="auto" w:fill="auto"/>
            <w:vAlign w:val="bottom"/>
            <w:hideMark/>
          </w:tcPr>
          <w:p w:rsidR="00EB4770" w:rsidRPr="00EB4770" w:rsidRDefault="00EB4770" w:rsidP="000275E7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EB47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Down_F</w:t>
            </w:r>
            <w:proofErr w:type="spellEnd"/>
          </w:p>
        </w:tc>
        <w:tc>
          <w:tcPr>
            <w:tcW w:w="8107" w:type="dxa"/>
            <w:shd w:val="clear" w:color="auto" w:fill="auto"/>
            <w:noWrap/>
            <w:vAlign w:val="center"/>
            <w:hideMark/>
          </w:tcPr>
          <w:p w:rsidR="00EB4770" w:rsidRPr="00EB4770" w:rsidRDefault="00EB4770" w:rsidP="000275E7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Cs w:val="24"/>
                <w:lang w:eastAsia="fr-FR"/>
              </w:rPr>
            </w:pPr>
            <w:r w:rsidRPr="00EB4770">
              <w:rPr>
                <w:rFonts w:ascii="Times New Roman" w:eastAsia="Times New Roman" w:hAnsi="Times New Roman" w:cs="Times New Roman"/>
                <w:color w:val="000000"/>
                <w:szCs w:val="24"/>
                <w:lang w:eastAsia="fr-FR"/>
              </w:rPr>
              <w:t>AAGCCGATCAAGCTCTGGACCCTGCGTCAGGTGGTGTGCGTG</w:t>
            </w:r>
          </w:p>
        </w:tc>
      </w:tr>
      <w:tr w:rsidR="00EB4770" w:rsidRPr="00EB4770" w:rsidTr="000275E7">
        <w:trPr>
          <w:trHeight w:val="57"/>
        </w:trPr>
        <w:tc>
          <w:tcPr>
            <w:tcW w:w="1701" w:type="dxa"/>
            <w:shd w:val="clear" w:color="auto" w:fill="auto"/>
            <w:vAlign w:val="bottom"/>
            <w:hideMark/>
          </w:tcPr>
          <w:p w:rsidR="00EB4770" w:rsidRPr="00EB4770" w:rsidRDefault="00EB4770" w:rsidP="000275E7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EB47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Down_R</w:t>
            </w:r>
            <w:proofErr w:type="spellEnd"/>
          </w:p>
        </w:tc>
        <w:tc>
          <w:tcPr>
            <w:tcW w:w="8107" w:type="dxa"/>
            <w:shd w:val="clear" w:color="auto" w:fill="auto"/>
            <w:noWrap/>
            <w:vAlign w:val="center"/>
            <w:hideMark/>
          </w:tcPr>
          <w:p w:rsidR="00EB4770" w:rsidRPr="00EB4770" w:rsidRDefault="00EB4770" w:rsidP="000275E7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Cs w:val="24"/>
                <w:lang w:eastAsia="fr-FR"/>
              </w:rPr>
            </w:pPr>
            <w:r w:rsidRPr="00EB4770">
              <w:rPr>
                <w:rFonts w:ascii="Times New Roman" w:eastAsia="Times New Roman" w:hAnsi="Times New Roman" w:cs="Times New Roman"/>
                <w:color w:val="000000"/>
                <w:szCs w:val="24"/>
                <w:lang w:eastAsia="fr-FR"/>
              </w:rPr>
              <w:t>GGGGACCACTTTGTACAAGAAAGCTGGGTAGTACGGAGTGAAAGGCGCTGC</w:t>
            </w:r>
          </w:p>
        </w:tc>
      </w:tr>
      <w:tr w:rsidR="00EB4770" w:rsidRPr="00EB4770" w:rsidTr="000275E7">
        <w:trPr>
          <w:trHeight w:val="57"/>
        </w:trPr>
        <w:tc>
          <w:tcPr>
            <w:tcW w:w="1701" w:type="dxa"/>
            <w:shd w:val="clear" w:color="auto" w:fill="auto"/>
            <w:vAlign w:val="bottom"/>
            <w:hideMark/>
          </w:tcPr>
          <w:p w:rsidR="00EB4770" w:rsidRPr="00EB4770" w:rsidRDefault="00EB4770" w:rsidP="000275E7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EB47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lastRenderedPageBreak/>
              <w:t>Up_F</w:t>
            </w:r>
            <w:proofErr w:type="spellEnd"/>
          </w:p>
        </w:tc>
        <w:tc>
          <w:tcPr>
            <w:tcW w:w="8107" w:type="dxa"/>
            <w:shd w:val="clear" w:color="auto" w:fill="auto"/>
            <w:noWrap/>
            <w:vAlign w:val="center"/>
            <w:hideMark/>
          </w:tcPr>
          <w:p w:rsidR="00EB4770" w:rsidRPr="00EB4770" w:rsidRDefault="00EB4770" w:rsidP="000275E7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Cs w:val="24"/>
                <w:lang w:eastAsia="fr-FR"/>
              </w:rPr>
            </w:pPr>
            <w:r w:rsidRPr="00EB4770">
              <w:rPr>
                <w:rFonts w:ascii="Times New Roman" w:eastAsia="Times New Roman" w:hAnsi="Times New Roman" w:cs="Times New Roman"/>
                <w:color w:val="000000"/>
                <w:szCs w:val="24"/>
                <w:lang w:eastAsia="fr-FR"/>
              </w:rPr>
              <w:t>GGGGACAAGTTTGTACAAAAAAGCAGGCTCACTCGACGAACTGCTGGAGAAC</w:t>
            </w:r>
          </w:p>
        </w:tc>
      </w:tr>
      <w:tr w:rsidR="00EB4770" w:rsidRPr="00EB4770" w:rsidTr="000275E7">
        <w:trPr>
          <w:trHeight w:val="57"/>
        </w:trPr>
        <w:tc>
          <w:tcPr>
            <w:tcW w:w="1701" w:type="dxa"/>
            <w:shd w:val="clear" w:color="auto" w:fill="auto"/>
            <w:vAlign w:val="bottom"/>
            <w:hideMark/>
          </w:tcPr>
          <w:p w:rsidR="00EB4770" w:rsidRPr="00EB4770" w:rsidRDefault="00EB4770" w:rsidP="000275E7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EB47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Up_R</w:t>
            </w:r>
            <w:proofErr w:type="spellEnd"/>
          </w:p>
        </w:tc>
        <w:tc>
          <w:tcPr>
            <w:tcW w:w="8107" w:type="dxa"/>
            <w:shd w:val="clear" w:color="auto" w:fill="auto"/>
            <w:noWrap/>
            <w:vAlign w:val="center"/>
            <w:hideMark/>
          </w:tcPr>
          <w:p w:rsidR="00EB4770" w:rsidRPr="00EB4770" w:rsidRDefault="00EB4770" w:rsidP="000275E7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Cs w:val="24"/>
                <w:lang w:eastAsia="fr-FR"/>
              </w:rPr>
            </w:pPr>
            <w:r w:rsidRPr="00EB4770">
              <w:rPr>
                <w:rFonts w:ascii="Times New Roman" w:eastAsia="Times New Roman" w:hAnsi="Times New Roman" w:cs="Times New Roman"/>
                <w:color w:val="000000"/>
                <w:szCs w:val="24"/>
                <w:lang w:eastAsia="fr-FR"/>
              </w:rPr>
              <w:t>GGTCCAGAGCTTGATCGGCTT</w:t>
            </w:r>
          </w:p>
        </w:tc>
      </w:tr>
      <w:tr w:rsidR="00EB4770" w:rsidRPr="00EB4770" w:rsidTr="000275E7">
        <w:trPr>
          <w:trHeight w:val="57"/>
        </w:trPr>
        <w:tc>
          <w:tcPr>
            <w:tcW w:w="1701" w:type="dxa"/>
            <w:shd w:val="clear" w:color="auto" w:fill="auto"/>
            <w:vAlign w:val="bottom"/>
            <w:hideMark/>
          </w:tcPr>
          <w:p w:rsidR="00EB4770" w:rsidRPr="00EB4770" w:rsidRDefault="00EB4770" w:rsidP="000275E7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EB47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Seq_F</w:t>
            </w:r>
            <w:proofErr w:type="spellEnd"/>
          </w:p>
        </w:tc>
        <w:tc>
          <w:tcPr>
            <w:tcW w:w="8107" w:type="dxa"/>
            <w:shd w:val="clear" w:color="auto" w:fill="auto"/>
            <w:noWrap/>
            <w:vAlign w:val="bottom"/>
            <w:hideMark/>
          </w:tcPr>
          <w:p w:rsidR="00EB4770" w:rsidRPr="00EB4770" w:rsidRDefault="00EB4770" w:rsidP="000275E7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Cs w:val="24"/>
                <w:lang w:eastAsia="fr-FR"/>
              </w:rPr>
            </w:pPr>
            <w:r w:rsidRPr="00EB4770">
              <w:rPr>
                <w:rFonts w:ascii="Times New Roman" w:eastAsia="Times New Roman" w:hAnsi="Times New Roman" w:cs="Times New Roman"/>
                <w:color w:val="000000"/>
                <w:szCs w:val="24"/>
                <w:lang w:eastAsia="fr-FR"/>
              </w:rPr>
              <w:t>GAGTATCTGTACCGCGAGC</w:t>
            </w:r>
          </w:p>
        </w:tc>
      </w:tr>
      <w:tr w:rsidR="00EB4770" w:rsidRPr="00EB4770" w:rsidTr="000275E7">
        <w:trPr>
          <w:trHeight w:val="57"/>
        </w:trPr>
        <w:tc>
          <w:tcPr>
            <w:tcW w:w="1701" w:type="dxa"/>
            <w:shd w:val="clear" w:color="auto" w:fill="auto"/>
            <w:vAlign w:val="bottom"/>
            <w:hideMark/>
          </w:tcPr>
          <w:p w:rsidR="00EB4770" w:rsidRPr="00EB4770" w:rsidRDefault="00EB4770" w:rsidP="000275E7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EB47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Seq_R</w:t>
            </w:r>
            <w:proofErr w:type="spellEnd"/>
          </w:p>
        </w:tc>
        <w:tc>
          <w:tcPr>
            <w:tcW w:w="8107" w:type="dxa"/>
            <w:shd w:val="clear" w:color="auto" w:fill="auto"/>
            <w:noWrap/>
            <w:vAlign w:val="bottom"/>
            <w:hideMark/>
          </w:tcPr>
          <w:p w:rsidR="00EB4770" w:rsidRPr="00EB4770" w:rsidRDefault="00EB4770" w:rsidP="000275E7">
            <w:pPr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color w:val="333333"/>
                <w:szCs w:val="24"/>
                <w:lang w:eastAsia="fr-FR"/>
              </w:rPr>
            </w:pPr>
            <w:r w:rsidRPr="00EB4770">
              <w:rPr>
                <w:rFonts w:ascii="Times New Roman" w:eastAsia="Times New Roman" w:hAnsi="Times New Roman" w:cs="Times New Roman"/>
                <w:color w:val="333333"/>
                <w:szCs w:val="24"/>
                <w:lang w:eastAsia="fr-FR"/>
              </w:rPr>
              <w:t>GATGGCGTTCTTCCCTGTTC</w:t>
            </w:r>
          </w:p>
        </w:tc>
      </w:tr>
    </w:tbl>
    <w:p w:rsidR="00FD71B6" w:rsidRDefault="00EB4770" w:rsidP="000275E7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shd w:val="clear" w:color="auto" w:fill="FFFFFF"/>
          <w:lang w:val="en-US"/>
        </w:rPr>
      </w:pPr>
      <w:r w:rsidRPr="00EB4770">
        <w:rPr>
          <w:rFonts w:ascii="Times New Roman" w:hAnsi="Times New Roman" w:cs="Times New Roman"/>
          <w:b/>
          <w:sz w:val="24"/>
          <w:szCs w:val="24"/>
          <w:shd w:val="clear" w:color="auto" w:fill="FFFFFF"/>
          <w:lang w:val="en-US"/>
        </w:rPr>
        <w:t xml:space="preserve">Table: Primers used to construct </w:t>
      </w:r>
      <w:proofErr w:type="spellStart"/>
      <w:r w:rsidRPr="00EB4770">
        <w:rPr>
          <w:rFonts w:ascii="Times New Roman" w:hAnsi="Times New Roman" w:cs="Times New Roman"/>
          <w:b/>
          <w:i/>
          <w:sz w:val="24"/>
          <w:szCs w:val="24"/>
          <w:shd w:val="clear" w:color="auto" w:fill="FFFFFF"/>
          <w:lang w:val="en-US"/>
        </w:rPr>
        <w:t>rtcB</w:t>
      </w:r>
      <w:proofErr w:type="spellEnd"/>
      <w:r w:rsidRPr="00EB4770">
        <w:rPr>
          <w:rFonts w:ascii="Times New Roman" w:hAnsi="Times New Roman" w:cs="Times New Roman"/>
          <w:b/>
          <w:sz w:val="24"/>
          <w:szCs w:val="24"/>
          <w:shd w:val="clear" w:color="auto" w:fill="FFFFFF"/>
          <w:lang w:val="en-US"/>
        </w:rPr>
        <w:t xml:space="preserve"> deletion mutant</w:t>
      </w:r>
    </w:p>
    <w:p w:rsidR="00EB4770" w:rsidRPr="00EB4770" w:rsidRDefault="00EB4770" w:rsidP="000275E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pP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PAK_P3 efficiency of plating and lysis kinetics on </w:t>
      </w:r>
      <w:proofErr w:type="spellStart"/>
      <w:r w:rsidRPr="00EB4770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PAK</w:t>
      </w:r>
      <w:r w:rsidRPr="00EB4770"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US"/>
        </w:rPr>
        <w:t>∆rtcB</w:t>
      </w:r>
      <w:proofErr w:type="spellEnd"/>
      <w:r>
        <w:rPr>
          <w:rFonts w:ascii="Times New Roman" w:hAnsi="Times New Roman" w:cs="Times New Roman"/>
          <w:i/>
          <w:sz w:val="24"/>
          <w:szCs w:val="24"/>
          <w:shd w:val="clear" w:color="auto" w:fill="FFFFFF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strain were assessed</w:t>
      </w:r>
      <w:r w:rsidR="00A12E94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as described in ref </w:t>
      </w:r>
      <w:r w:rsidR="005E5454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begin"/>
      </w:r>
      <w:r w:rsidR="005E5454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instrText xml:space="preserve"> ADDIN EN.CITE &lt;EndNote&gt;&lt;Cite&gt;&lt;Author&gt;Henry&lt;/Author&gt;&lt;Year&gt;2013&lt;/Year&gt;&lt;RecNum&gt;4&lt;/RecNum&gt;&lt;DisplayText&gt;[3]&lt;/DisplayText&gt;&lt;record&gt;&lt;rec-number&gt;4&lt;/rec-number&gt;&lt;foreign-keys&gt;&lt;key app="EN" db-id="wttvevz5ppetz7efzd35ap9mv5axdspp9x5v" timestamp="1457087643"&gt;4&lt;/key&gt;&lt;/foreign-keys&gt;&lt;ref-type name="Journal Article"&gt;17&lt;/ref-type&gt;&lt;contributors&gt;&lt;authors&gt;&lt;author&gt;Henry, M.&lt;/author&gt;&lt;author&gt;Lavigne, R.&lt;/author&gt;&lt;author&gt;Debarbieux, L.&lt;/author&gt;&lt;/authors&gt;&lt;/contributors&gt;&lt;titles&gt;&lt;title&gt;Predicting In Vivo Efficacy of Therapeutic Bacteriophages Used To Treat Pulmonary Infections&lt;/title&gt;&lt;secondary-title&gt;Antimicrobial Agents and Chemotherapy&lt;/secondary-title&gt;&lt;/titles&gt;&lt;periodical&gt;&lt;full-title&gt;Antimicrobial Agents and Chemotherapy&lt;/full-title&gt;&lt;/periodical&gt;&lt;pages&gt;5961-5968&lt;/pages&gt;&lt;volume&gt;57&lt;/volume&gt;&lt;number&gt;12&lt;/number&gt;&lt;dates&gt;&lt;year&gt;2013&lt;/year&gt;&lt;/dates&gt;&lt;isbn&gt;0066-4804&amp;#xD;1098-6596&lt;/isbn&gt;&lt;urls&gt;&lt;related-urls&gt;&lt;url&gt;http://www.ncbi.nlm.nih.gov/pmc/articles/PMC3837875/pdf/zac5961.pdf&lt;/url&gt;&lt;/related-urls&gt;&lt;/urls&gt;&lt;electronic-resource-num&gt;10.1128/aac.01596-13&lt;/electronic-resource-num&gt;&lt;/record&gt;&lt;/Cite&gt;&lt;/EndNote&gt;</w:instrText>
      </w:r>
      <w:r w:rsidR="005E5454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separate"/>
      </w:r>
      <w:r w:rsidR="005E5454">
        <w:rPr>
          <w:rFonts w:ascii="Times New Roman" w:hAnsi="Times New Roman" w:cs="Times New Roman"/>
          <w:noProof/>
          <w:sz w:val="24"/>
          <w:szCs w:val="24"/>
          <w:shd w:val="clear" w:color="auto" w:fill="FFFFFF"/>
          <w:lang w:val="en-US"/>
        </w:rPr>
        <w:t>[3]</w:t>
      </w:r>
      <w:r w:rsidR="005E5454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. No difference</w:t>
      </w:r>
      <w:r w:rsidR="000275E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="00A12E94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with the PAK wild type strain </w:t>
      </w:r>
      <w:r w:rsidR="000275E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was obs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er</w:t>
      </w:r>
      <w:r w:rsidR="000275E7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v</w:t>
      </w:r>
      <w:r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ed.</w:t>
      </w:r>
    </w:p>
    <w:p w:rsidR="00EB4770" w:rsidRPr="00EB4770" w:rsidRDefault="000275E7" w:rsidP="000275E7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shd w:val="clear" w:color="auto" w:fill="FFFFFF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shd w:val="clear" w:color="auto" w:fill="FFFFFF"/>
          <w:lang w:val="en-US"/>
        </w:rPr>
        <w:t>References</w:t>
      </w:r>
      <w:bookmarkStart w:id="0" w:name="_GoBack"/>
      <w:bookmarkEnd w:id="0"/>
    </w:p>
    <w:p w:rsidR="005E5454" w:rsidRPr="005E5454" w:rsidRDefault="00FD71B6" w:rsidP="005E5454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E5454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Pr="005E5454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REFLIST </w:instrText>
      </w:r>
      <w:r w:rsidRPr="005E5454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5E5454" w:rsidRPr="005E5454">
        <w:rPr>
          <w:rFonts w:ascii="Times New Roman" w:hAnsi="Times New Roman" w:cs="Times New Roman"/>
          <w:sz w:val="24"/>
          <w:szCs w:val="24"/>
        </w:rPr>
        <w:t>1. Galens K, Orvis J, Daugherty S, Creasy HH, Angiuoli S, et al. (2011) The IGS Standard Operating Procedure for Automated Prokaryotic Annotation. Stand Genomic Sci 4: 244-251.</w:t>
      </w:r>
    </w:p>
    <w:p w:rsidR="005E5454" w:rsidRPr="005E5454" w:rsidRDefault="005E5454" w:rsidP="005E5454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E5454">
        <w:rPr>
          <w:rFonts w:ascii="Times New Roman" w:hAnsi="Times New Roman" w:cs="Times New Roman"/>
          <w:sz w:val="24"/>
          <w:szCs w:val="24"/>
        </w:rPr>
        <w:t xml:space="preserve">2. Hmelo LR, Borlee BR, Almblad H, Love ME, Randall TE, et al. (2015) Precision-engineering the </w:t>
      </w:r>
      <w:r w:rsidRPr="005E5454">
        <w:rPr>
          <w:rFonts w:ascii="Times New Roman" w:hAnsi="Times New Roman" w:cs="Times New Roman"/>
          <w:i/>
          <w:sz w:val="24"/>
          <w:szCs w:val="24"/>
        </w:rPr>
        <w:t>Pseudomonas aeruginosa</w:t>
      </w:r>
      <w:r w:rsidRPr="005E5454">
        <w:rPr>
          <w:rFonts w:ascii="Times New Roman" w:hAnsi="Times New Roman" w:cs="Times New Roman"/>
          <w:sz w:val="24"/>
          <w:szCs w:val="24"/>
        </w:rPr>
        <w:t xml:space="preserve"> genome with two-step allelic exchange. Nat Protoc 10: 1820-1841.</w:t>
      </w:r>
    </w:p>
    <w:p w:rsidR="005E5454" w:rsidRPr="005E5454" w:rsidRDefault="005E5454" w:rsidP="005E5454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E5454">
        <w:rPr>
          <w:rFonts w:ascii="Times New Roman" w:hAnsi="Times New Roman" w:cs="Times New Roman"/>
          <w:sz w:val="24"/>
          <w:szCs w:val="24"/>
        </w:rPr>
        <w:t>3. Henry M, Lavigne R, Debarbieux L (2013) Predicting In Vivo Efficacy of Therapeutic Bacteriophages Used To Treat Pulmonary Infections. Antimicrobial Agents and Chemotherapy 57: 5961-5968.</w:t>
      </w:r>
    </w:p>
    <w:p w:rsidR="00183B2D" w:rsidRPr="005E5454" w:rsidRDefault="00FD71B6" w:rsidP="005E545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pPr>
      <w:r w:rsidRPr="005E5454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fldChar w:fldCharType="end"/>
      </w:r>
    </w:p>
    <w:sectPr w:rsidR="00183B2D" w:rsidRPr="005E5454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altName w:val="Cambria"/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ttvevz5ppetz7efzd35ap9mv5axdspp9x5v&quot;&gt;PAK_P3_paper&lt;record-ids&gt;&lt;item&gt;4&lt;/item&gt;&lt;item&gt;8&lt;/item&gt;&lt;item&gt;46&lt;/item&gt;&lt;/record-ids&gt;&lt;/item&gt;&lt;/Libraries&gt;"/>
  </w:docVars>
  <w:rsids>
    <w:rsidRoot w:val="00D13C60"/>
    <w:rsid w:val="000275E7"/>
    <w:rsid w:val="00183B2D"/>
    <w:rsid w:val="005E5454"/>
    <w:rsid w:val="00A12E94"/>
    <w:rsid w:val="00C144E4"/>
    <w:rsid w:val="00D13C60"/>
    <w:rsid w:val="00EB4770"/>
    <w:rsid w:val="00EE15B9"/>
    <w:rsid w:val="00F672BA"/>
    <w:rsid w:val="00FD71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12569B74-9F02-4D92-8408-68ECA26F69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Marquedecommentaire">
    <w:name w:val="annotation reference"/>
    <w:basedOn w:val="Policepardfaut"/>
    <w:uiPriority w:val="99"/>
    <w:semiHidden/>
    <w:unhideWhenUsed/>
    <w:rsid w:val="00D13C60"/>
    <w:rPr>
      <w:sz w:val="18"/>
      <w:szCs w:val="18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D13C60"/>
    <w:pPr>
      <w:spacing w:line="240" w:lineRule="auto"/>
    </w:pPr>
    <w:rPr>
      <w:sz w:val="24"/>
      <w:szCs w:val="24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D13C60"/>
    <w:rPr>
      <w:sz w:val="24"/>
      <w:szCs w:val="24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D13C6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D13C60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ar"/>
    <w:rsid w:val="00FD71B6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ar">
    <w:name w:val="EndNote Bibliography Title Car"/>
    <w:basedOn w:val="Policepardfaut"/>
    <w:link w:val="EndNoteBibliographyTitle"/>
    <w:rsid w:val="00FD71B6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FD71B6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Car">
    <w:name w:val="EndNote Bibliography Car"/>
    <w:basedOn w:val="Policepardfaut"/>
    <w:link w:val="EndNoteBibliography"/>
    <w:rsid w:val="00FD71B6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659336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3</Pages>
  <Words>1144</Words>
  <Characters>6294</Characters>
  <Application>Microsoft Office Word</Application>
  <DocSecurity>0</DocSecurity>
  <Lines>52</Lines>
  <Paragraphs>14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Institut Pasteur</Company>
  <LinksUpToDate>false</LinksUpToDate>
  <CharactersWithSpaces>742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del</dc:creator>
  <cp:lastModifiedBy>Anne</cp:lastModifiedBy>
  <cp:revision>3</cp:revision>
  <dcterms:created xsi:type="dcterms:W3CDTF">2016-03-10T16:29:00Z</dcterms:created>
  <dcterms:modified xsi:type="dcterms:W3CDTF">2016-03-10T16:51:00Z</dcterms:modified>
</cp:coreProperties>
</file>